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63281" w:rsidRDefault="00863281">
      <w:pPr>
        <w:rPr>
          <w:lang w:val="en-US"/>
        </w:rPr>
      </w:pPr>
    </w:p>
    <w:p w:rsidR="00545CC1" w:rsidRDefault="00545CC1" w:rsidP="00545CC1">
      <w:pPr>
        <w:ind w:firstLine="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Supplementary Table 2. Summary of results concerning associations between </w:t>
      </w:r>
      <w:r w:rsidRPr="00545CC1">
        <w:rPr>
          <w:rFonts w:ascii="Times New Roman" w:hAnsi="Times New Roman" w:cs="Times New Roman"/>
          <w:i/>
          <w:lang w:val="en-US"/>
        </w:rPr>
        <w:t>PDCD1</w:t>
      </w:r>
      <w:r>
        <w:rPr>
          <w:rFonts w:ascii="Times New Roman" w:hAnsi="Times New Roman" w:cs="Times New Roman"/>
          <w:lang w:val="en-US"/>
        </w:rPr>
        <w:t xml:space="preserve"> polymorphisms and risk of different types of cancers. </w:t>
      </w:r>
    </w:p>
    <w:p w:rsidR="00545CC1" w:rsidRDefault="00545CC1">
      <w:pPr>
        <w:rPr>
          <w:lang w:val="en-US"/>
        </w:rPr>
      </w:pPr>
      <w:bookmarkStart w:id="0" w:name="_GoBack"/>
      <w:bookmarkEnd w:id="0"/>
    </w:p>
    <w:tbl>
      <w:tblPr>
        <w:tblStyle w:val="Tabela-Siatka"/>
        <w:tblW w:w="16171" w:type="dxa"/>
        <w:jc w:val="center"/>
        <w:tblLook w:val="04A0" w:firstRow="1" w:lastRow="0" w:firstColumn="1" w:lastColumn="0" w:noHBand="0" w:noVBand="1"/>
      </w:tblPr>
      <w:tblGrid>
        <w:gridCol w:w="2368"/>
        <w:gridCol w:w="1750"/>
        <w:gridCol w:w="1848"/>
        <w:gridCol w:w="2474"/>
        <w:gridCol w:w="1985"/>
        <w:gridCol w:w="2142"/>
        <w:gridCol w:w="1895"/>
        <w:gridCol w:w="1709"/>
      </w:tblGrid>
      <w:tr w:rsidR="00545CC1" w:rsidRPr="00B442C0" w:rsidTr="00DC003F">
        <w:trPr>
          <w:trHeight w:val="555"/>
          <w:jc w:val="center"/>
        </w:trPr>
        <w:tc>
          <w:tcPr>
            <w:tcW w:w="2368" w:type="dxa"/>
            <w:vMerge w:val="restart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Cancer</w:t>
            </w:r>
          </w:p>
        </w:tc>
        <w:tc>
          <w:tcPr>
            <w:tcW w:w="13803" w:type="dxa"/>
            <w:gridSpan w:val="7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 w:cs="Times New Roman"/>
                <w:b/>
                <w:sz w:val="20"/>
                <w:szCs w:val="20"/>
                <w:lang w:val="en-US"/>
              </w:rPr>
            </w:pPr>
            <w:r w:rsidRPr="006A4814">
              <w:rPr>
                <w:rFonts w:ascii="Cambria" w:hAnsi="Cambria" w:cs="Times New Roman"/>
                <w:b/>
                <w:i/>
                <w:sz w:val="20"/>
                <w:szCs w:val="20"/>
                <w:lang w:val="en-US"/>
              </w:rPr>
              <w:t>PD1</w:t>
            </w:r>
            <w:r>
              <w:rPr>
                <w:rFonts w:ascii="Cambria" w:hAnsi="Cambria" w:cs="Times New Roman"/>
                <w:b/>
                <w:sz w:val="20"/>
                <w:szCs w:val="20"/>
                <w:lang w:val="en-US"/>
              </w:rPr>
              <w:t xml:space="preserve"> polymorphisms</w:t>
            </w:r>
          </w:p>
        </w:tc>
      </w:tr>
      <w:tr w:rsidR="00545CC1" w:rsidRPr="00B442C0" w:rsidTr="00DC003F">
        <w:trPr>
          <w:trHeight w:val="555"/>
          <w:jc w:val="center"/>
        </w:trPr>
        <w:tc>
          <w:tcPr>
            <w:tcW w:w="2368" w:type="dxa"/>
            <w:vMerge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</w:p>
        </w:tc>
        <w:tc>
          <w:tcPr>
            <w:tcW w:w="1750" w:type="dxa"/>
            <w:shd w:val="clear" w:color="auto" w:fill="F2F2F2" w:themeFill="background1" w:themeFillShade="F2"/>
            <w:vAlign w:val="center"/>
          </w:tcPr>
          <w:p w:rsidR="00545CC1" w:rsidRPr="00D64F64" w:rsidRDefault="00545CC1" w:rsidP="00DC003F">
            <w:pPr>
              <w:ind w:firstLine="0"/>
              <w:jc w:val="center"/>
              <w:rPr>
                <w:rFonts w:ascii="Cambria" w:hAnsi="Cambria"/>
                <w:b/>
                <w:i/>
                <w:sz w:val="20"/>
                <w:szCs w:val="20"/>
                <w:lang w:val="en-US"/>
              </w:rPr>
            </w:pPr>
            <w:r w:rsidRPr="00D64F64">
              <w:rPr>
                <w:rFonts w:ascii="Cambria" w:hAnsi="Cambria" w:cstheme="minorHAnsi"/>
                <w:b/>
                <w:i/>
                <w:iCs/>
                <w:sz w:val="20"/>
                <w:szCs w:val="20"/>
                <w:lang w:val="en-US"/>
              </w:rPr>
              <w:t xml:space="preserve">PD-1.1 </w:t>
            </w:r>
            <w:r w:rsidRPr="00D64F64">
              <w:rPr>
                <w:rFonts w:ascii="Cambria" w:hAnsi="Cambria" w:cs="Times New Roman"/>
                <w:b/>
                <w:i/>
                <w:sz w:val="20"/>
                <w:szCs w:val="20"/>
                <w:lang w:val="en-US"/>
              </w:rPr>
              <w:t>rs36084323G&gt;A</w:t>
            </w:r>
          </w:p>
        </w:tc>
        <w:tc>
          <w:tcPr>
            <w:tcW w:w="1848" w:type="dxa"/>
            <w:shd w:val="clear" w:color="auto" w:fill="F2F2F2" w:themeFill="background1" w:themeFillShade="F2"/>
            <w:vAlign w:val="center"/>
          </w:tcPr>
          <w:p w:rsidR="00545CC1" w:rsidRPr="00D64F64" w:rsidRDefault="00545CC1" w:rsidP="00DC003F">
            <w:pPr>
              <w:ind w:firstLine="0"/>
              <w:jc w:val="center"/>
              <w:rPr>
                <w:rFonts w:ascii="Cambria" w:hAnsi="Cambria"/>
                <w:b/>
                <w:i/>
                <w:sz w:val="20"/>
                <w:szCs w:val="20"/>
                <w:lang w:val="en-US"/>
              </w:rPr>
            </w:pPr>
            <w:r w:rsidRPr="00D64F64">
              <w:rPr>
                <w:rFonts w:ascii="Cambria" w:hAnsi="Cambria" w:cs="Times New Roman"/>
                <w:b/>
                <w:i/>
                <w:sz w:val="20"/>
                <w:szCs w:val="20"/>
                <w:lang w:val="en-US"/>
              </w:rPr>
              <w:t>PD-1.3 rs11568821G&gt;A</w:t>
            </w:r>
          </w:p>
        </w:tc>
        <w:tc>
          <w:tcPr>
            <w:tcW w:w="2474" w:type="dxa"/>
            <w:shd w:val="clear" w:color="auto" w:fill="F2F2F2" w:themeFill="background1" w:themeFillShade="F2"/>
            <w:vAlign w:val="center"/>
          </w:tcPr>
          <w:p w:rsidR="00545CC1" w:rsidRPr="00D64F64" w:rsidRDefault="00545CC1" w:rsidP="00DC003F">
            <w:pPr>
              <w:ind w:firstLine="0"/>
              <w:jc w:val="center"/>
              <w:rPr>
                <w:rFonts w:ascii="Cambria" w:hAnsi="Cambria" w:cs="Times New Roman"/>
                <w:b/>
                <w:i/>
                <w:sz w:val="20"/>
                <w:szCs w:val="20"/>
                <w:lang w:val="en-US"/>
              </w:rPr>
            </w:pPr>
            <w:r w:rsidRPr="00D64F64">
              <w:rPr>
                <w:rFonts w:ascii="Cambria" w:hAnsi="Cambria" w:cs="Times New Roman"/>
                <w:b/>
                <w:i/>
                <w:sz w:val="20"/>
                <w:szCs w:val="20"/>
                <w:lang w:val="en-US"/>
              </w:rPr>
              <w:t>PD-1.5</w:t>
            </w:r>
          </w:p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D64F64">
              <w:rPr>
                <w:rFonts w:ascii="Cambria" w:hAnsi="Cambria" w:cs="Times New Roman"/>
                <w:b/>
                <w:i/>
                <w:sz w:val="20"/>
                <w:szCs w:val="20"/>
                <w:lang w:val="en-US"/>
              </w:rPr>
              <w:t>rs2227981C&gt;T</w:t>
            </w:r>
          </w:p>
        </w:tc>
        <w:tc>
          <w:tcPr>
            <w:tcW w:w="1985" w:type="dxa"/>
            <w:shd w:val="clear" w:color="auto" w:fill="F2F2F2" w:themeFill="background1" w:themeFillShade="F2"/>
            <w:vAlign w:val="center"/>
          </w:tcPr>
          <w:p w:rsidR="00545CC1" w:rsidRPr="00D64F64" w:rsidRDefault="00545CC1" w:rsidP="00DC003F">
            <w:pPr>
              <w:ind w:firstLine="0"/>
              <w:jc w:val="center"/>
              <w:rPr>
                <w:rFonts w:ascii="Cambria" w:hAnsi="Cambria"/>
                <w:b/>
                <w:i/>
                <w:sz w:val="20"/>
                <w:szCs w:val="20"/>
                <w:lang w:val="en-US"/>
              </w:rPr>
            </w:pPr>
            <w:r w:rsidRPr="00D64F64">
              <w:rPr>
                <w:rFonts w:ascii="Cambria" w:hAnsi="Cambria" w:cs="Times New Roman"/>
                <w:b/>
                <w:i/>
                <w:sz w:val="20"/>
                <w:szCs w:val="20"/>
                <w:lang w:val="en-US"/>
              </w:rPr>
              <w:t>PD-1.6 rs10204525A&gt;G</w:t>
            </w:r>
          </w:p>
        </w:tc>
        <w:tc>
          <w:tcPr>
            <w:tcW w:w="2142" w:type="dxa"/>
            <w:shd w:val="clear" w:color="auto" w:fill="F2F2F2" w:themeFill="background1" w:themeFillShade="F2"/>
            <w:vAlign w:val="center"/>
          </w:tcPr>
          <w:p w:rsidR="00545CC1" w:rsidRPr="00D64F64" w:rsidRDefault="00545CC1" w:rsidP="00DC003F">
            <w:pPr>
              <w:ind w:firstLine="0"/>
              <w:jc w:val="center"/>
              <w:rPr>
                <w:rFonts w:ascii="Cambria" w:hAnsi="Cambria"/>
                <w:b/>
                <w:i/>
                <w:sz w:val="20"/>
                <w:szCs w:val="20"/>
                <w:lang w:val="en-US"/>
              </w:rPr>
            </w:pPr>
            <w:r w:rsidRPr="00D64F64">
              <w:rPr>
                <w:rFonts w:ascii="Cambria" w:hAnsi="Cambria" w:cs="Times New Roman"/>
                <w:b/>
                <w:i/>
                <w:sz w:val="20"/>
                <w:szCs w:val="20"/>
                <w:lang w:val="en-US"/>
              </w:rPr>
              <w:t>PD-1.9 rs2227982C&gt;T</w:t>
            </w:r>
          </w:p>
        </w:tc>
        <w:tc>
          <w:tcPr>
            <w:tcW w:w="1895" w:type="dxa"/>
            <w:shd w:val="clear" w:color="auto" w:fill="F2F2F2" w:themeFill="background1" w:themeFillShade="F2"/>
            <w:vAlign w:val="center"/>
          </w:tcPr>
          <w:p w:rsidR="00545CC1" w:rsidRPr="00D64F64" w:rsidRDefault="00545CC1" w:rsidP="00DC003F">
            <w:pPr>
              <w:ind w:firstLine="0"/>
              <w:jc w:val="center"/>
              <w:rPr>
                <w:rFonts w:ascii="Cambria" w:hAnsi="Cambria"/>
                <w:b/>
                <w:i/>
                <w:sz w:val="20"/>
                <w:szCs w:val="20"/>
                <w:lang w:val="en-US"/>
              </w:rPr>
            </w:pPr>
            <w:r w:rsidRPr="00D64F64">
              <w:rPr>
                <w:rFonts w:ascii="Cambria" w:hAnsi="Cambria" w:cs="Times New Roman"/>
                <w:b/>
                <w:i/>
                <w:sz w:val="20"/>
                <w:szCs w:val="20"/>
                <w:lang w:val="en-US"/>
              </w:rPr>
              <w:t>rs7421861T&gt;C</w:t>
            </w:r>
          </w:p>
        </w:tc>
        <w:tc>
          <w:tcPr>
            <w:tcW w:w="1709" w:type="dxa"/>
            <w:shd w:val="clear" w:color="auto" w:fill="F2F2F2" w:themeFill="background1" w:themeFillShade="F2"/>
            <w:vAlign w:val="center"/>
          </w:tcPr>
          <w:p w:rsidR="00545CC1" w:rsidRPr="00D64F64" w:rsidRDefault="00545CC1" w:rsidP="00DC003F">
            <w:pPr>
              <w:ind w:firstLine="0"/>
              <w:jc w:val="center"/>
              <w:rPr>
                <w:rFonts w:ascii="Cambria" w:hAnsi="Cambria"/>
                <w:b/>
                <w:i/>
                <w:sz w:val="20"/>
                <w:szCs w:val="20"/>
                <w:lang w:val="en-US"/>
              </w:rPr>
            </w:pPr>
            <w:r w:rsidRPr="00D64F64">
              <w:rPr>
                <w:rFonts w:ascii="Cambria" w:hAnsi="Cambria" w:cs="Times New Roman"/>
                <w:b/>
                <w:i/>
                <w:sz w:val="20"/>
                <w:szCs w:val="20"/>
                <w:lang w:val="en-US"/>
              </w:rPr>
              <w:t>rs41386349C&gt;T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Overall cancer risk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t xml:space="preserve">AA↑ in Asian </w:t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EYTwvQXV0aG9yPjxZZWFyPjIwMTg8L1llYXI+PFJlY051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</w:fldData>
              </w:fldChar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EYTwvQXV0aG9yPjxZZWFyPjIwMTg8L1llYXI+PFJlY051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</w:fldData>
              </w:fldChar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theme="minorHAnsi"/>
                <w:iCs/>
                <w:noProof/>
                <w:sz w:val="20"/>
                <w:szCs w:val="20"/>
                <w:lang w:val="en-US"/>
              </w:rPr>
              <w:t>[1]</w:t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A+↓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2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</w:p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GA ↓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aaGFuZzwvQXV0aG9yPjxZZWFyPjIwMTY8L1llYXI+PFJl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aaGFuZzwvQXV0aG9yPjxZZWFyPjIwMTY8L1llYXI+PFJl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3, 4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TT↓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i01XTwvRGlzcGxheVRleHQ+PHJlY29y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AxNTI0NDg8L3BhZ2VzPjx2b2x1bWU+MTE8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i01XTwvRGlzcGxheVRleHQ+PHJlY29y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AxNTI0NDg8L3BhZ2VzPjx2b2x1bWU+MTE8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2-5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C+↑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2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Breast cancer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A+↑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dWE8L0F1dGhvcj48WWVhcj4yMDExPC9ZZWFyPjxSZWNO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dWE8L0F1dGhvcj48WWVhcj4yMDExPC9ZZWFyPjxSZWNO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6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Inconsistent results </w:t>
            </w:r>
          </w:p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(T+↓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iwgNSwgNl08L0Rpc3BsYXlUZXh0Pjxy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iwgNSwgNl08L0Rpc3BsYXlUZXh0Pjxy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2, 5, 6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>;</w:t>
            </w:r>
          </w:p>
          <w:p w:rsidR="00545CC1" w:rsidRPr="00C66D46" w:rsidRDefault="00545CC1" w:rsidP="00DC003F">
            <w:pPr>
              <w:ind w:firstLine="0"/>
              <w:jc w:val="center"/>
              <w:rPr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no association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YWdoc2hlbmFzPC9BdXRob3I+PFllYXI+MjAxMTwvWWVh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=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YWdoc2hlbmFzPC9BdXRob3I+PFllYXI+MjAxMTwvWWVh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=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7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>)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Inconsistent results (no association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dWE8L0F1dGhvcj48WWVhcj4yMDExPC9ZZWFyPjxSZWNO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dWE8L0F1dGhvcj48WWVhcj4yMDExPC9ZZWFyPjxSZWNO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6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>;</w:t>
            </w:r>
          </w:p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T+↓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SZW48L0F1dGhvcj48WWVhcj4yMDE2PC9ZZWFyPjxSZWNO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SZW48L0F1dGhvcj48WWVhcj4yMDE2PC9ZZWFyPjxSZWNO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2, 8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>)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Cervical cancer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TT↓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JdmFuc3NvbjwvQXV0aG9yPjxZZWFyPjIwMTA8L1llYXI+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JdmFuc3NvbjwvQXV0aG9yPjxZZWFyPjIwMTA8L1llYXI+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9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CT ↑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MaTwvQXV0aG9yPjxZZWFyPjIwMTY8L1llYXI+PFJlY051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MaTwvQXV0aG9yPjxZZWFyPjIwMTY8L1llYXI+PFJlY051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10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no association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HdXptYW48L0F1dGhvcj48WWVhcj4yMDA4PC9ZZWFyPjxS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HdXptYW48L0F1dGhvcj48WWVhcj4yMDA4PC9ZZWFyPjxS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11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rPr>
                <w:sz w:val="20"/>
                <w:szCs w:val="20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sz w:val="20"/>
                <w:szCs w:val="20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Ovarian cancer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t xml:space="preserve">AA↑ </w:t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MaTwvQXV0aG9yPjxZZWFyPjIwMTc8L1llYXI+PFJlY051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</w:fldData>
              </w:fldChar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MaTwvQXV0aG9yPjxZZWFyPjIwMTc8L1llYXI+PFJlY051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</w:fldData>
              </w:fldChar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theme="minorHAnsi"/>
                <w:iCs/>
                <w:noProof/>
                <w:sz w:val="20"/>
                <w:szCs w:val="20"/>
                <w:lang w:val="en-US"/>
              </w:rPr>
              <w:t>[12]</w:t>
            </w:r>
            <w:r w:rsidRPr="00C66D46"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T+↓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MaTwvQXV0aG9yPjxZZWFyPjIwMTc8L1llYXI+PFJlY051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MaTwvQXV0aG9yPjxZZWFyPjIwMTc8L1llYXI+PFJlY051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12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T+↑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UYW48L0F1dGhvcj48WWVhcj4yMDE4PC9ZZWFyPjxSZWNO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UYW48L0F1dGhvcj48WWVhcj4yMDE4PC9ZZWFyPjxSZWNO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13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Lung cancer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theme="minorHAnsi"/>
                <w:iCs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Inconsistent results </w:t>
            </w:r>
          </w:p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(T+↓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2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; </w:t>
            </w:r>
          </w:p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no association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NYTwvQXV0aG9yPjxZZWFyPjIwMTU8L1llYXI+PFJlY051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NYTwvQXV0aG9yPjxZZWFyPjIwMTU8L1llYXI+PFJlY051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14, 15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>)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 w:cs="Times New Roman"/>
                <w:b/>
                <w:sz w:val="20"/>
                <w:szCs w:val="20"/>
                <w:lang w:val="en-US"/>
              </w:rPr>
              <w:t>Gastrointestinal cancer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TT↓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2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T+↑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2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C+↑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YXNoZW1pPC9BdXRob3I+PFllYXI+MjAxOTwvWWVhcj48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2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F7CBE">
              <w:rPr>
                <w:rFonts w:ascii="Cambria" w:hAnsi="Cambria"/>
                <w:b/>
                <w:sz w:val="20"/>
                <w:szCs w:val="20"/>
                <w:lang w:val="en-US"/>
              </w:rPr>
              <w:t>Esophageal squamous cell carcinoma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Inconsistent results (GG↓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RaXU8L0F1dGhvcj48WWVhcj4yMDE0PC9ZZWFyPjxSZWNO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RaXU8L0F1dGhvcj48WWVhcj4yMDE0PC9ZZWFyPjxSZWNO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16, 17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>;</w:t>
            </w:r>
          </w:p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G+↑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&lt;EndNote&gt;&lt;Cite&gt;&lt;Author&gt;Zang&lt;/Author&gt;&lt;Year&gt;2020&lt;/Year&gt;&lt;RecNum&gt;512&lt;/RecNum&gt;&lt;DisplayText&gt;[18]&lt;/DisplayText&gt;&lt;record&gt;&lt;rec-number&gt;512&lt;/rec-number&gt;&lt;foreign-keys&gt;&lt;key app="EN" db-id="adse9z9s8r2asaezttzv95x6ftz5std5w099" timestamp="1599079198"&gt;512&lt;/key&gt;&lt;/foreign-keys&gt;&lt;ref-type name="Journal Article"&gt;17&lt;/ref-type&gt;&lt;contributors&gt;&lt;authors&gt;&lt;author&gt;Zang, B.&lt;/author&gt;&lt;author&gt;Chen, C.&lt;/author&gt;&lt;author&gt;Zhao, J. Q.&lt;/author&gt;&lt;/authors&gt;&lt;/contributors&gt;&lt;auth-address&gt;Department of Thoracic Surgery, The Affiliated Huaian No.1 People&amp;apos;s Hospital of Nanjing Medical University, Huaian, Jiangsu, China.&lt;/auth-address&gt;&lt;titles&gt;&lt;title&gt;PD-1 gene rs10204525 and rs7421861 polymorphisms are associated with increased risk and clinical features of esophageal cancer in a Chinese Han population&lt;/title&gt;&lt;secondary-title&gt;Aging (Albany NY)&lt;/secondary-title&gt;&lt;alt-title&gt;Aging&lt;/alt-title&gt;&lt;/titles&gt;&lt;periodical&gt;&lt;full-title&gt;Aging (Albany NY)&lt;/full-title&gt;&lt;abbr-1&gt;Aging&lt;/abbr-1&gt;&lt;/periodical&gt;&lt;alt-periodical&gt;&lt;full-title&gt;Aging (Albany NY)&lt;/full-title&gt;&lt;abbr-1&gt;Aging&lt;/abbr-1&gt;&lt;/alt-periodical&gt;&lt;pages&gt;3771-3790&lt;/pages&gt;&lt;volume&gt;12&lt;/volume&gt;&lt;number&gt;4&lt;/number&gt;&lt;dates&gt;&lt;year&gt;2020&lt;/year&gt;&lt;pub-dates&gt;&lt;date&gt;Feb 21&lt;/date&gt;&lt;/pub-dates&gt;&lt;/dates&gt;&lt;isbn&gt;1945-4589 (Electronic)&amp;#xD;1945-4589 (Linking)&lt;/isbn&gt;&lt;accession-num&gt;32084010&lt;/accession-num&gt;&lt;urls&gt;&lt;related-urls&gt;&lt;url&gt;http://www.ncbi.nlm.nih.gov/pubmed/32084010&lt;/url&gt;&lt;/related-urls&gt;&lt;/urls&gt;&lt;custom2&gt;7066885&lt;/custom2&gt;&lt;electronic-resource-num&gt;10.18632/aging.102845&lt;/electronic-resource-num&gt;&lt;/record&gt;&lt;/Cite&gt;&lt;/EndNote&gt;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18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>)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T+↑ in females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&lt;EndNote&gt;&lt;Cite&gt;&lt;Author&gt;Zhou&lt;/Author&gt;&lt;Year&gt;2016&lt;/Year&gt;&lt;RecNum&gt;455&lt;/RecNum&gt;&lt;DisplayText&gt;[17]&lt;/DisplayText&gt;&lt;record&gt;&lt;rec-number&gt;455&lt;/rec-number&gt;&lt;foreign-keys&gt;&lt;key app="EN" db-id="adse9z9s8r2asaezttzv95x6ftz5std5w099" timestamp="1598215704"&gt;455&lt;/key&gt;&lt;/foreign-keys&gt;&lt;ref-type name="Journal Article"&gt;17&lt;/ref-type&gt;&lt;contributors&gt;&lt;authors&gt;&lt;author&gt;Zhou, R. M.&lt;/author&gt;&lt;author&gt;Li, Y.&lt;/author&gt;&lt;author&gt;Wang, N.&lt;/author&gt;&lt;author&gt;Huang, X.&lt;/author&gt;&lt;author&gt;Cao, S. R.&lt;/author&gt;&lt;author&gt;Shan, B. E.&lt;/author&gt;&lt;/authors&gt;&lt;/contributors&gt;&lt;auth-address&gt;Hebei Provincial Cancer Institute, The Fourth Hospital of Hebei Medical University, Shijiazhuang, Hebei Province, China.&amp;#xD;Hebei Provincial Cancer Institute, The Fourth Hospital of Hebei Medical University, Shijiazhuang, Hebei Province, China. Electronic address: baoenshan@hbydsy.com.&lt;/auth-address&gt;&lt;titles&gt;&lt;title&gt;Association of programmed death-1 polymorphisms with the risk and prognosis of esophageal squamous cell carcinoma&lt;/title&gt;&lt;secondary-title&gt;Cancer Genet&lt;/secondary-title&gt;&lt;alt-title&gt;Cancer genetics&lt;/alt-title&gt;&lt;/titles&gt;&lt;periodical&gt;&lt;full-title&gt;Cancer Genet&lt;/full-title&gt;&lt;abbr-1&gt;Cancer genetics&lt;/abbr-1&gt;&lt;/periodical&gt;&lt;alt-periodical&gt;&lt;full-title&gt;Cancer Genet&lt;/full-title&gt;&lt;abbr-1&gt;Cancer genetics&lt;/abbr-1&gt;&lt;/alt-periodical&gt;&lt;pages&gt;365-375&lt;/pages&gt;&lt;volume&gt;209&lt;/volume&gt;&lt;number&gt;9&lt;/number&gt;&lt;keywords&gt;&lt;keyword&gt;Carcinoma, Squamous Cell/*genetics/pathology&lt;/keyword&gt;&lt;keyword&gt;Esophageal Neoplasms/*genetics/pathology&lt;/keyword&gt;&lt;keyword&gt;Humans&lt;/keyword&gt;&lt;keyword&gt;*Polymorphism, Single Nucleotide&lt;/keyword&gt;&lt;keyword&gt;Prognosis&lt;/keyword&gt;&lt;keyword&gt;Programmed Cell Death 1 Receptor/*genetics&lt;/keyword&gt;&lt;keyword&gt;Risk Factors&lt;/keyword&gt;&lt;/keywords&gt;&lt;dates&gt;&lt;year&gt;2016&lt;/year&gt;&lt;pub-dates&gt;&lt;date&gt;Sep&lt;/date&gt;&lt;/pub-dates&gt;&lt;/dates&gt;&lt;isbn&gt;2210-7762 (Print)&lt;/isbn&gt;&lt;accession-num&gt;27751353&lt;/accession-num&gt;&lt;urls&gt;&lt;related-urls&gt;&lt;url&gt;http://www.ncbi.nlm.nih.gov/pubmed/27751353&lt;/url&gt;&lt;/related-urls&gt;&lt;/urls&gt;&lt;electronic-resource-num&gt;10.1016/j.cancergen.2016.06.006&lt;/electronic-resource-num&gt;&lt;/record&gt;&lt;/Cite&gt;&lt;/EndNote&gt;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17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Inconsistent results (CC↓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&lt;EndNote&gt;&lt;Cite&gt;&lt;Author&gt;Zang&lt;/Author&gt;&lt;Year&gt;2020&lt;/Year&gt;&lt;RecNum&gt;512&lt;/RecNum&gt;&lt;DisplayText&gt;[18]&lt;/DisplayText&gt;&lt;record&gt;&lt;rec-number&gt;512&lt;/rec-number&gt;&lt;foreign-keys&gt;&lt;key app="EN" db-id="adse9z9s8r2asaezttzv95x6ftz5std5w099" timestamp="1599079198"&gt;512&lt;/key&gt;&lt;/foreign-keys&gt;&lt;ref-type name="Journal Article"&gt;17&lt;/ref-type&gt;&lt;contributors&gt;&lt;authors&gt;&lt;author&gt;Zang, B.&lt;/author&gt;&lt;author&gt;Chen, C.&lt;/author&gt;&lt;author&gt;Zhao, J. Q.&lt;/author&gt;&lt;/authors&gt;&lt;/contributors&gt;&lt;auth-address&gt;Department of Thoracic Surgery, The Affiliated Huaian No.1 People&amp;apos;s Hospital of Nanjing Medical University, Huaian, Jiangsu, China.&lt;/auth-address&gt;&lt;titles&gt;&lt;title&gt;PD-1 gene rs10204525 and rs7421861 polymorphisms are associated with increased risk and clinical features of esophageal cancer in a Chinese Han population&lt;/title&gt;&lt;secondary-title&gt;Aging (Albany NY)&lt;/secondary-title&gt;&lt;alt-title&gt;Aging&lt;/alt-title&gt;&lt;/titles&gt;&lt;periodical&gt;&lt;full-title&gt;Aging (Albany NY)&lt;/full-title&gt;&lt;abbr-1&gt;Aging&lt;/abbr-1&gt;&lt;/periodical&gt;&lt;alt-periodical&gt;&lt;full-title&gt;Aging (Albany NY)&lt;/full-title&gt;&lt;abbr-1&gt;Aging&lt;/abbr-1&gt;&lt;/alt-periodical&gt;&lt;pages&gt;3771-3790&lt;/pages&gt;&lt;volume&gt;12&lt;/volume&gt;&lt;number&gt;4&lt;/number&gt;&lt;dates&gt;&lt;year&gt;2020&lt;/year&gt;&lt;pub-dates&gt;&lt;date&gt;Feb 21&lt;/date&gt;&lt;/pub-dates&gt;&lt;/dates&gt;&lt;isbn&gt;1945-4589 (Electronic)&amp;#xD;1945-4589 (Linking)&lt;/isbn&gt;&lt;accession-num&gt;32084010&lt;/accession-num&gt;&lt;urls&gt;&lt;related-urls&gt;&lt;url&gt;http://www.ncbi.nlm.nih.gov/pubmed/32084010&lt;/url&gt;&lt;/related-urls&gt;&lt;/urls&gt;&lt;custom2&gt;7066885&lt;/custom2&gt;&lt;electronic-resource-num&gt;10.18632/aging.102845&lt;/electronic-resource-num&gt;&lt;/record&gt;&lt;/Cite&gt;&lt;/EndNote&gt;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18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>;</w:t>
            </w:r>
          </w:p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 no association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RaXU8L0F1dGhvcj48WWVhcj4yMDE0PC9ZZWFyPjxSZWNO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RaXU8L0F1dGhvcj48WWVhcj4yMDE0PC9ZZWFyPjxSZWNO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16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proofErr w:type="spellStart"/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Esophagogastric</w:t>
            </w:r>
            <w:proofErr w:type="spellEnd"/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 xml:space="preserve"> junction adenocarcinoma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A+↑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UYW5nPC9BdXRob3I+PFllYXI+MjAxNzwvWWVhcj48UmVj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UYW5nPC9BdXRob3I+PFllYXI+MjAxNzwvWWVhcj48UmVj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19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T+↑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UYW5nPC9BdXRob3I+PFllYXI+MjAxNzwvWWVhcj48UmVj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UYW5nPC9BdXRob3I+PFllYXI+MjAxNzwvWWVhcj48UmVj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19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C+↑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UYW5nPC9BdXRob3I+PFllYXI+MjAxNzwvWWVhcj48UmVj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UYW5nPC9BdXRob3I+PFllYXI+MjAxNzwvWWVhcj48UmVj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19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Gastric cancer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T+↑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&lt;EndNote&gt;&lt;Cite&gt;&lt;Author&gt;Savabkar&lt;/Author&gt;&lt;Year&gt;2013&lt;/Year&gt;&lt;RecNum&gt;490&lt;/RecNum&gt;&lt;DisplayText&gt;[20]&lt;/DisplayText&gt;&lt;record&gt;&lt;rec-number&gt;490&lt;/rec-number&gt;&lt;foreign-keys&gt;&lt;key app="EN" db-id="adse9z9s8r2asaezttzv95x6ftz5std5w099" timestamp="1598379567"&gt;490&lt;/key&gt;&lt;/foreign-keys&gt;&lt;ref-type name="Journal Article"&gt;17&lt;/ref-type&gt;&lt;contributors&gt;&lt;authors&gt;&lt;author&gt;Savabkar, S.&lt;/author&gt;&lt;author&gt;Azimzadeh, P.&lt;/author&gt;&lt;author&gt;Chaleshi, V.&lt;/author&gt;&lt;author&gt;Nazemalhosseini Mojarad, E.&lt;/author&gt;&lt;author&gt;Aghdaei, H. A.&lt;/author&gt;&lt;/authors&gt;&lt;/contributors&gt;&lt;auth-address&gt;Basic and molecular epidemiology of Gastroenterology disorders Research center, Shahid Beheshti University of Medical Sciences, Tehran, Iran.&amp;#xD;Gastroenterology and Liver Disease Research center, Shahid Beheshti University of Medical Sciences, Tehran, Iran.&lt;/auth-address&gt;&lt;titles&gt;&lt;title&gt;Programmed death-1 gene polymorphism (PD-1.5 C/T) is associated with gastric cancer&lt;/title&gt;&lt;secondary-title&gt;Gastroenterol Hepatol Bed Bench&lt;/secondary-title&gt;&lt;alt-title&gt;Gastroenterology and hepatology from bed to bench&lt;/alt-title&gt;&lt;/titles&gt;&lt;periodical&gt;&lt;full-title&gt;Gastroenterol Hepatol Bed Bench&lt;/full-title&gt;&lt;abbr-1&gt;Gastroenterology and hepatology from bed to bench&lt;/abbr-1&gt;&lt;/periodical&gt;&lt;alt-periodical&gt;&lt;full-title&gt;Gastroenterol Hepatol Bed Bench&lt;/full-title&gt;&lt;abbr-1&gt;Gastroenterology and hepatology from bed to bench&lt;/abbr-1&gt;&lt;/alt-periodical&gt;&lt;pages&gt;178-82&lt;/pages&gt;&lt;volume&gt;6&lt;/volume&gt;&lt;number&gt;4&lt;/number&gt;&lt;dates&gt;&lt;year&gt;2013&lt;/year&gt;&lt;pub-dates&gt;&lt;date&gt;Fall&lt;/date&gt;&lt;/pub-dates&gt;&lt;/dates&gt;&lt;isbn&gt;2008-2258 (Print)&amp;#xD;2008-2258 (Linking)&lt;/isbn&gt;&lt;accession-num&gt;24834269&lt;/accession-num&gt;&lt;urls&gt;&lt;related-urls&gt;&lt;url&gt;http://www.ncbi.nlm.nih.gov/pubmed/24834269&lt;/url&gt;&lt;/related-urls&gt;&lt;/urls&gt;&lt;custom2&gt;4017527&lt;/custom2&gt;&lt;/record&gt;&lt;/Cite&gt;&lt;/EndNote&gt;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20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T+↑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&lt;EndNote&gt;&lt;Cite&gt;&lt;Author&gt;Tang&lt;/Author&gt;&lt;Year&gt;2015&lt;/Year&gt;&lt;RecNum&gt;514&lt;/RecNum&gt;&lt;DisplayText&gt;[21]&lt;/DisplayText&gt;&lt;record&gt;&lt;rec-number&gt;514&lt;/rec-number&gt;&lt;foreign-keys&gt;&lt;key app="EN" db-id="adse9z9s8r2asaezttzv95x6ftz5std5w099" timestamp="1599080493"&gt;514&lt;/key&gt;&lt;/foreign-keys&gt;&lt;ref-type name="Journal Article"&gt;17&lt;/ref-type&gt;&lt;contributors&gt;&lt;authors&gt;&lt;author&gt;Tang, W.&lt;/author&gt;&lt;author&gt;Chen, Y.&lt;/author&gt;&lt;author&gt;Chen, S.&lt;/author&gt;&lt;author&gt;Sun, B.&lt;/author&gt;&lt;author&gt;Gu, H.&lt;/author&gt;&lt;author&gt;Kang, M.&lt;/author&gt;&lt;/authors&gt;&lt;/contributors&gt;&lt;auth-address&gt;Department of Thoracic Surgery, The Union Clinical Medical College of Fujian Medical University Fuzhou, Fujian Province, China.&amp;#xD;Department of Medical Oncology, Fujian Provincial Cancer Hospital Fuzhou, Fujian Province, China.&amp;#xD;Department of Cardiothoracic Surgery, Affiliated People&amp;apos;s Hospital of Jiangsu University Zhenjiang, Jiangsu Province, China.&lt;/auth-address&gt;&lt;titles&gt;&lt;title&gt;Programmed death-1 (PD-1) polymorphism is associated with gastric cardia adenocarcinoma&lt;/title&gt;&lt;secondary-title&gt;Int J Clin Exp Med&lt;/secondary-title&gt;&lt;alt-title&gt;International journal of clinical and experimental medicine&lt;/alt-title&gt;&lt;/titles&gt;&lt;periodical&gt;&lt;full-title&gt;Int J Clin Exp Med&lt;/full-title&gt;&lt;abbr-1&gt;International journal of clinical and experimental medicine&lt;/abbr-1&gt;&lt;/periodical&gt;&lt;alt-periodical&gt;&lt;full-title&gt;Int J Clin Exp Med&lt;/full-title&gt;&lt;abbr-1&gt;International journal of clinical and experimental medicine&lt;/abbr-1&gt;&lt;/alt-periodical&gt;&lt;pages&gt;8086-93&lt;/pages&gt;&lt;volume&gt;8&lt;/volume&gt;&lt;number&gt;5&lt;/number&gt;&lt;dates&gt;&lt;year&gt;2015&lt;/year&gt;&lt;/dates&gt;&lt;isbn&gt;1940-5901 (Print)&amp;#xD;1940-5901 (Linking)&lt;/isbn&gt;&lt;accession-num&gt;26221374&lt;/accession-num&gt;&lt;urls&gt;&lt;related-urls&gt;&lt;url&gt;http://www.ncbi.nlm.nih.gov/pubmed/26221374&lt;/url&gt;&lt;/related-urls&gt;&lt;/urls&gt;&lt;custom2&gt;4509319&lt;/custom2&gt;&lt;/record&gt;&lt;/Cite&gt;&lt;/EndNote&gt;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21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 among ever drinking cases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Colorectal cancer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A+↓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TaGFtc2RpbjwvQXV0aG9yPjxZZWFyPjIwMTg8L1llYXI+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TaGFtc2RpbjwvQXV0aG9yPjxZZWFyPjIwMTg8L1llYXI+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22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>only in colon cancer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AA↑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&lt;EndNote&gt;&lt;Cite&gt;&lt;Author&gt;Yousefi&lt;/Author&gt;&lt;Year&gt;2013&lt;/Year&gt;&lt;RecNum&gt;502&lt;/RecNum&gt;&lt;DisplayText&gt;[23]&lt;/DisplayText&gt;&lt;record&gt;&lt;rec-number&gt;502&lt;/rec-number&gt;&lt;foreign-keys&gt;&lt;key app="EN" db-id="adse9z9s8r2asaezttzv95x6ftz5std5w099" timestamp="1598382223"&gt;502&lt;/key&gt;&lt;/foreign-keys&gt;&lt;ref-type name="Journal Article"&gt;17&lt;/ref-type&gt;&lt;contributors&gt;&lt;authors&gt;&lt;author&gt;Yousefi, Ali Reza&lt;/author&gt;&lt;author&gt;Karimi, Mohammad Hossein&lt;/author&gt;&lt;author&gt;Shamsdin, Seyedeh Azra&lt;/author&gt;&lt;author&gt;Mehrabani, Davood&lt;/author&gt;&lt;author&gt;Hosseini, Seyed Vahid&lt;/author&gt;&lt;author&gt;Erfani, Nasrollah&lt;/author&gt;&lt;author&gt;Bolandparvaz, Shahram&lt;/author&gt;&lt;author&gt;Bagheri, Kambiz&lt;/author&gt;&lt;/authors&gt;&lt;/contributors&gt;&lt;titles&gt;&lt;title&gt;PD-1Gene Polymorphisms in Iranian Patients With Colorectal Cancer&lt;/title&gt;&lt;secondary-title&gt;Laboratory Medicine&lt;/secondary-title&gt;&lt;/titles&gt;&lt;periodical&gt;&lt;full-title&gt;Laboratory Medicine&lt;/full-title&gt;&lt;/periodical&gt;&lt;pages&gt;241-244&lt;/pages&gt;&lt;volume&gt;44&lt;/volume&gt;&lt;number&gt;3&lt;/number&gt;&lt;dates&gt;&lt;year&gt;2013&lt;/year&gt;&lt;/dates&gt;&lt;isbn&gt;0007-5027&amp;#xD;1943-7730&lt;/isbn&gt;&lt;urls&gt;&lt;/urls&gt;&lt;electronic-resource-num&gt;10.1309/lmg1bs4j3taonrqf&lt;/electronic-resource-num&gt;&lt;/record&gt;&lt;/Cite&gt;&lt;/EndNote&gt;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23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CT↑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b2p0YWhlZGk8L0F1dGhvcj48WWVhcj4yMDEyPC9ZZWFy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b2p0YWhlZGk8L0F1dGhvcj48WWVhcj4yMDEyPC9ZZWFy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24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 only in colon cancer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C+↑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HZTwvQXV0aG9yPjxZZWFyPjIwMTU8L1llYXI+PFJlY051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HZTwvQXV0aG9yPjxZZWFyPjIwMTU8L1llYXI+PFJlY051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25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Hepatocellular cancer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G↓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MaTwvQXV0aG9yPjxZZWFyPjIwMTM8L1llYXI+PFJlY051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MaTwvQXV0aG9yPjxZZWFyPjIwMTM8L1llYXI+PFJlY051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26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Hematological malignances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(CT↓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&lt;EndNote&gt;&lt;Cite&gt;&lt;Author&gt;Ramzi&lt;/Author&gt;&lt;Year&gt;2018&lt;/Year&gt;&lt;RecNum&gt;441&lt;/RecNum&gt;&lt;DisplayText&gt;[27]&lt;/DisplayText&gt;&lt;record&gt;&lt;rec-number&gt;441&lt;/rec-number&gt;&lt;foreign-keys&gt;&lt;key app="EN" db-id="adse9z9s8r2asaezttzv95x6ftz5std5w099" timestamp="1598212762"&gt;441&lt;/key&gt;&lt;/foreign-keys&gt;&lt;ref-type name="Journal Article"&gt;17&lt;/ref-type&gt;&lt;contributors&gt;&lt;authors&gt;&lt;author&gt;Ramzi, M.&lt;/author&gt;&lt;author&gt;Arandi, N.&lt;/author&gt;&lt;author&gt;Saadi, M. I.&lt;/author&gt;&lt;author&gt;Yaghobi, R.&lt;/author&gt;&lt;author&gt;Geramizadeh, B.&lt;/author&gt;&lt;/authors&gt;&lt;/contributors&gt;&lt;auth-address&gt;From the Hematology Research Center, Namazi Hospital, Shiraz University of Medical Sciences, Shiraz, Iran.&lt;/auth-address&gt;&lt;titles&gt;&lt;title&gt;Genetic Variation of Costimulatory Molecules, Including Cytotoxic T-Lymphocyte Antigen 4, Inducible T-Cell Costimulator, Cluster Differentiation 28, and Programmed Cell Death 1 Genes, in Iranian Patients With Leukemia&lt;/title&gt;&lt;secondary-title&gt;Exp Clin Transplant&lt;/secondary-title&gt;&lt;alt-title&gt;Experimental and clinical transplantation : official journal of the Middle East Society for Organ Transplantation&lt;/alt-title&gt;&lt;/titles&gt;&lt;periodical&gt;&lt;full-title&gt;Exp Clin Transplant&lt;/full-title&gt;&lt;abbr-1&gt;Experimental and clinical transplantation : official journal of the Middle East Society for Organ Transplantation&lt;/abbr-1&gt;&lt;/periodical&gt;&lt;alt-periodical&gt;&lt;full-title&gt;Exp Clin Transplant&lt;/full-title&gt;&lt;abbr-1&gt;Experimental and clinical transplantation : official journal of the Middle East Society for Organ Transplantation&lt;/abbr-1&gt;&lt;/alt-periodical&gt;&lt;dates&gt;&lt;year&gt;2018&lt;/year&gt;&lt;pub-dates&gt;&lt;date&gt;Apr 26&lt;/date&gt;&lt;/pub-dates&gt;&lt;/dates&gt;&lt;isbn&gt;2146-8427 (Electronic)&amp;#xD;1304-0855 (Linking)&lt;/isbn&gt;&lt;accession-num&gt;29697355&lt;/accession-num&gt;&lt;urls&gt;&lt;related-urls&gt;&lt;url&gt;http://www.ncbi.nlm.nih.gov/pubmed/29697355&lt;/url&gt;&lt;/related-urls&gt;&lt;/urls&gt;&lt;electronic-resource-num&gt;10.6002/ect.2017.0176&lt;/electronic-resource-num&gt;&lt;/record&gt;&lt;/Cite&gt;&lt;/EndNote&gt;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27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in leukemia)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/>
                <w:b/>
                <w:sz w:val="20"/>
                <w:szCs w:val="20"/>
                <w:lang w:val="en-US"/>
              </w:rPr>
              <w:t>Thyroid cancer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="Times New Roman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T+↑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YWdoc2hlbmFzPC9BdXRob3I+PFllYXI+MjAxNzwvWWVh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IYWdoc2hlbmFzPC9BdXRob3I+PFllYXI+MjAxNzwvWWVh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28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 w:cs="Times New Roman"/>
                <w:b/>
                <w:sz w:val="20"/>
                <w:szCs w:val="20"/>
                <w:lang w:val="en-US"/>
              </w:rPr>
              <w:t xml:space="preserve">Head and Neck Squamous Cell </w:t>
            </w:r>
            <w:r w:rsidRPr="00B442C0">
              <w:rPr>
                <w:rFonts w:ascii="Cambria" w:hAnsi="Cambria" w:cs="Times New Roman"/>
                <w:b/>
                <w:sz w:val="20"/>
                <w:szCs w:val="20"/>
                <w:lang w:val="en-US"/>
              </w:rPr>
              <w:lastRenderedPageBreak/>
              <w:t>Carcinomas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lastRenderedPageBreak/>
              <w:t>no data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 w:cs="Times New Roman"/>
                <w:b/>
                <w:sz w:val="20"/>
                <w:szCs w:val="20"/>
                <w:lang w:val="en-US"/>
              </w:rPr>
              <w:lastRenderedPageBreak/>
              <w:t>Brain tumor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t xml:space="preserve">T+↑ 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OYW1hdmFyIEphaHJvbWk8L0F1dGhvcj48WWVhcj4yMDE3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begin">
                <w:fldData xml:space="preserve">PEVuZE5vdGU+PENpdGU+PEF1dGhvcj5OYW1hdmFyIEphaHJvbWk8L0F1dGhvcj48WWVhcj4yMDE3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=
</w:fldData>
              </w:fldCha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/>
                <w:noProof/>
                <w:sz w:val="20"/>
                <w:szCs w:val="20"/>
                <w:lang w:val="en-US"/>
              </w:rPr>
              <w:t>[29]</w:t>
            </w:r>
            <w:r w:rsidRPr="00C66D46">
              <w:rPr>
                <w:rFonts w:ascii="Cambria" w:hAnsi="Cambria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</w:tr>
      <w:tr w:rsidR="00545CC1" w:rsidRPr="00B442C0" w:rsidTr="00C66D46">
        <w:trPr>
          <w:trHeight w:val="569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 w:cs="Times New Roman"/>
                <w:b/>
                <w:sz w:val="20"/>
                <w:szCs w:val="20"/>
                <w:lang w:val="en-US"/>
              </w:rPr>
              <w:t>Cutaneous melanoma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theme="minorHAnsi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  <w:tr w:rsidR="00545CC1" w:rsidRPr="00B442C0" w:rsidTr="00C66D46">
        <w:trPr>
          <w:trHeight w:val="567"/>
          <w:jc w:val="center"/>
        </w:trPr>
        <w:tc>
          <w:tcPr>
            <w:tcW w:w="2368" w:type="dxa"/>
            <w:shd w:val="clear" w:color="auto" w:fill="F2F2F2" w:themeFill="background1" w:themeFillShade="F2"/>
            <w:vAlign w:val="center"/>
          </w:tcPr>
          <w:p w:rsidR="00545CC1" w:rsidRPr="00B442C0" w:rsidRDefault="00545CC1" w:rsidP="00DC003F">
            <w:pPr>
              <w:spacing w:line="360" w:lineRule="auto"/>
              <w:ind w:firstLine="0"/>
              <w:jc w:val="center"/>
              <w:rPr>
                <w:rFonts w:ascii="Cambria" w:hAnsi="Cambria"/>
                <w:b/>
                <w:sz w:val="20"/>
                <w:szCs w:val="20"/>
                <w:lang w:val="en-US"/>
              </w:rPr>
            </w:pPr>
            <w:r w:rsidRPr="00B442C0">
              <w:rPr>
                <w:rFonts w:ascii="Cambria" w:hAnsi="Cambria" w:cs="Times New Roman"/>
                <w:b/>
                <w:sz w:val="20"/>
                <w:szCs w:val="20"/>
                <w:lang w:val="en-US"/>
              </w:rPr>
              <w:t>Basal cell carcinoma</w:t>
            </w:r>
          </w:p>
        </w:tc>
        <w:tc>
          <w:tcPr>
            <w:tcW w:w="1750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48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 w:cstheme="minorHAnsi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 xml:space="preserve">A+↓ 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GYXRoaTwvQXV0aG9yPjxZZWFyPjIwMTk8L1llYXI+PFJl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=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GYXRoaTwvQXV0aG9yPjxZZWFyPjIwMTk8L1llYXI+PFJl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=
</w:fldData>
              </w:fldCha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separate"/>
            </w:r>
            <w:r w:rsidRPr="00C66D46">
              <w:rPr>
                <w:rFonts w:ascii="Cambria" w:hAnsi="Cambria" w:cs="Times New Roman"/>
                <w:noProof/>
                <w:sz w:val="20"/>
                <w:szCs w:val="20"/>
                <w:lang w:val="en-US"/>
              </w:rPr>
              <w:t>[30]</w:t>
            </w: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74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association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2142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895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  <w:tc>
          <w:tcPr>
            <w:tcW w:w="1709" w:type="dxa"/>
            <w:shd w:val="clear" w:color="auto" w:fill="auto"/>
            <w:vAlign w:val="center"/>
          </w:tcPr>
          <w:p w:rsidR="00545CC1" w:rsidRPr="00C66D46" w:rsidRDefault="00545CC1" w:rsidP="00DC003F">
            <w:pPr>
              <w:ind w:firstLine="0"/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C66D46">
              <w:rPr>
                <w:rFonts w:ascii="Cambria" w:hAnsi="Cambria" w:cs="Times New Roman"/>
                <w:sz w:val="20"/>
                <w:szCs w:val="20"/>
                <w:lang w:val="en-US"/>
              </w:rPr>
              <w:t>no data</w:t>
            </w:r>
          </w:p>
        </w:tc>
      </w:tr>
    </w:tbl>
    <w:p w:rsidR="00545CC1" w:rsidRDefault="00545CC1">
      <w:pPr>
        <w:rPr>
          <w:lang w:val="en-US"/>
        </w:rPr>
      </w:pPr>
    </w:p>
    <w:p w:rsidR="00863281" w:rsidRDefault="00863281">
      <w:pPr>
        <w:rPr>
          <w:lang w:val="en-US"/>
        </w:rPr>
      </w:pPr>
    </w:p>
    <w:p w:rsidR="0015184E" w:rsidRPr="0015184E" w:rsidRDefault="00B117F4" w:rsidP="0015184E">
      <w:pPr>
        <w:pStyle w:val="EndNoteBibliography"/>
        <w:ind w:left="720" w:hanging="720"/>
      </w:pPr>
      <w:r>
        <w:fldChar w:fldCharType="begin"/>
      </w:r>
      <w:r w:rsidR="00863281">
        <w:instrText xml:space="preserve"> ADDIN EN.REFLIST </w:instrText>
      </w:r>
      <w:r>
        <w:fldChar w:fldCharType="separate"/>
      </w:r>
      <w:r w:rsidR="0015184E" w:rsidRPr="0015184E">
        <w:t>1.</w:t>
      </w:r>
      <w:r w:rsidR="0015184E" w:rsidRPr="0015184E">
        <w:tab/>
        <w:t xml:space="preserve">Da, L.S., et al., </w:t>
      </w:r>
      <w:r w:rsidR="0015184E" w:rsidRPr="0015184E">
        <w:rPr>
          <w:i/>
        </w:rPr>
        <w:t>The PD-1 rs36084323 A &gt; G polymorphism decrease cancer risk in Asian: A meta-analysis.</w:t>
      </w:r>
      <w:r w:rsidR="0015184E" w:rsidRPr="0015184E">
        <w:t xml:space="preserve"> Pathol Res Pract, 2018. </w:t>
      </w:r>
      <w:r w:rsidR="0015184E" w:rsidRPr="0015184E">
        <w:rPr>
          <w:b/>
        </w:rPr>
        <w:t>214</w:t>
      </w:r>
      <w:r w:rsidR="0015184E" w:rsidRPr="0015184E">
        <w:t>(11): p. 1758-1764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2.</w:t>
      </w:r>
      <w:r w:rsidRPr="0015184E">
        <w:tab/>
        <w:t xml:space="preserve">Hashemi, M., et al., </w:t>
      </w:r>
      <w:r w:rsidRPr="0015184E">
        <w:rPr>
          <w:i/>
        </w:rPr>
        <w:t>Association between PD-1 and PD-L1 Polymorphisms and the Risk of Cancer: A Meta-Analysis of Case-Control Studies.</w:t>
      </w:r>
      <w:r w:rsidRPr="0015184E">
        <w:t xml:space="preserve"> Cancers (Basel), 2019. </w:t>
      </w:r>
      <w:r w:rsidRPr="0015184E">
        <w:rPr>
          <w:b/>
        </w:rPr>
        <w:t>11</w:t>
      </w:r>
      <w:r w:rsidRPr="0015184E">
        <w:t>(8)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3.</w:t>
      </w:r>
      <w:r w:rsidRPr="0015184E">
        <w:tab/>
        <w:t xml:space="preserve">Zhang, J., et al., </w:t>
      </w:r>
      <w:r w:rsidRPr="0015184E">
        <w:rPr>
          <w:i/>
        </w:rPr>
        <w:t>The association between polymorphisms in the PDCD1 gene and the risk of cancer: A PRISMA-compliant meta-analysis.</w:t>
      </w:r>
      <w:r w:rsidRPr="0015184E">
        <w:t xml:space="preserve"> Medicine (Baltimore), 2016. </w:t>
      </w:r>
      <w:r w:rsidRPr="0015184E">
        <w:rPr>
          <w:b/>
        </w:rPr>
        <w:t>95</w:t>
      </w:r>
      <w:r w:rsidRPr="0015184E">
        <w:t>(40): p. e4423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4.</w:t>
      </w:r>
      <w:r w:rsidRPr="0015184E">
        <w:tab/>
        <w:t xml:space="preserve">Dong, W., et al., </w:t>
      </w:r>
      <w:r w:rsidRPr="0015184E">
        <w:rPr>
          <w:i/>
        </w:rPr>
        <w:t>Programmed Cell Death-1 Polymorphisms Decrease the Cancer Risk: A Meta-Analysis Involving Twelve Case-Control Studies.</w:t>
      </w:r>
      <w:r w:rsidRPr="0015184E">
        <w:t xml:space="preserve"> PLoS One, 2016. </w:t>
      </w:r>
      <w:r w:rsidRPr="0015184E">
        <w:rPr>
          <w:b/>
        </w:rPr>
        <w:t>11</w:t>
      </w:r>
      <w:r w:rsidRPr="0015184E">
        <w:t>(3): p. e0152448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5.</w:t>
      </w:r>
      <w:r w:rsidRPr="0015184E">
        <w:tab/>
        <w:t xml:space="preserve">Tang, W., et al., </w:t>
      </w:r>
      <w:r w:rsidRPr="0015184E">
        <w:rPr>
          <w:i/>
        </w:rPr>
        <w:t>Programmed death-1 (PD-1) rs2227981 C &gt; T polymorphism is associated with cancer susceptibility: a meta-analysis.</w:t>
      </w:r>
      <w:r w:rsidRPr="0015184E">
        <w:t xml:space="preserve"> Int J Clin Exp Med, 2015. </w:t>
      </w:r>
      <w:r w:rsidRPr="0015184E">
        <w:rPr>
          <w:b/>
        </w:rPr>
        <w:t>8</w:t>
      </w:r>
      <w:r w:rsidRPr="0015184E">
        <w:t>(12): p. 22278-85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6.</w:t>
      </w:r>
      <w:r w:rsidRPr="0015184E">
        <w:tab/>
        <w:t xml:space="preserve">Hua, Z., et al., </w:t>
      </w:r>
      <w:r w:rsidRPr="0015184E">
        <w:rPr>
          <w:i/>
        </w:rPr>
        <w:t>PD-1 polymorphisms are associated with sporadic breast cancer in Chinese Han population of Northeast China.</w:t>
      </w:r>
      <w:r w:rsidRPr="0015184E">
        <w:t xml:space="preserve"> Breast Cancer Res Treat, 2011. </w:t>
      </w:r>
      <w:r w:rsidRPr="0015184E">
        <w:rPr>
          <w:b/>
        </w:rPr>
        <w:t>129</w:t>
      </w:r>
      <w:r w:rsidRPr="0015184E">
        <w:t>(1): p. 195-201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7.</w:t>
      </w:r>
      <w:r w:rsidRPr="0015184E">
        <w:tab/>
        <w:t xml:space="preserve">Haghshenas, M.R., et al., </w:t>
      </w:r>
      <w:r w:rsidRPr="0015184E">
        <w:rPr>
          <w:i/>
        </w:rPr>
        <w:t>Program death 1 (PD1) haplotyping in patients with breast carcinoma.</w:t>
      </w:r>
      <w:r w:rsidRPr="0015184E">
        <w:t xml:space="preserve"> Mol Biol Rep, 2011. </w:t>
      </w:r>
      <w:r w:rsidRPr="0015184E">
        <w:rPr>
          <w:b/>
        </w:rPr>
        <w:t>38</w:t>
      </w:r>
      <w:r w:rsidRPr="0015184E">
        <w:t>(6): p. 4205-10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8.</w:t>
      </w:r>
      <w:r w:rsidRPr="0015184E">
        <w:tab/>
        <w:t xml:space="preserve">Ren, H.T., et al., </w:t>
      </w:r>
      <w:r w:rsidRPr="0015184E">
        <w:rPr>
          <w:i/>
        </w:rPr>
        <w:t>PD-1 rs2227982 Polymorphism Is Associated With the Decreased Risk of Breast Cancer in Northwest Chinese Women: A Hospital-Based Observational Study.</w:t>
      </w:r>
      <w:r w:rsidRPr="0015184E">
        <w:t xml:space="preserve"> Medicine (Baltimore), 2016. </w:t>
      </w:r>
      <w:r w:rsidRPr="0015184E">
        <w:rPr>
          <w:b/>
        </w:rPr>
        <w:t>95</w:t>
      </w:r>
      <w:r w:rsidRPr="0015184E">
        <w:t>(21): p. e3760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9.</w:t>
      </w:r>
      <w:r w:rsidRPr="0015184E">
        <w:tab/>
        <w:t xml:space="preserve">Ivansson, E.L., I. Juko-Pecirep, and U.B. Gyllensten, </w:t>
      </w:r>
      <w:r w:rsidRPr="0015184E">
        <w:rPr>
          <w:i/>
        </w:rPr>
        <w:t>Interaction of immunological genes on chromosome 2q33 and IFNG in susceptibility to cervical cancer.</w:t>
      </w:r>
      <w:r w:rsidRPr="0015184E">
        <w:t xml:space="preserve"> Gynecol Oncol, 2010. </w:t>
      </w:r>
      <w:r w:rsidRPr="0015184E">
        <w:rPr>
          <w:b/>
        </w:rPr>
        <w:t>116</w:t>
      </w:r>
      <w:r w:rsidRPr="0015184E">
        <w:t>(3): p. 544-8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10.</w:t>
      </w:r>
      <w:r w:rsidRPr="0015184E">
        <w:tab/>
        <w:t xml:space="preserve">Li, X.F., et al., </w:t>
      </w:r>
      <w:r w:rsidRPr="0015184E">
        <w:rPr>
          <w:i/>
        </w:rPr>
        <w:t>Association of the programmed cell death-1 PD1.5 C&gt;T polymorphism with cervical cancer risk in a Chinese population.</w:t>
      </w:r>
      <w:r w:rsidRPr="0015184E">
        <w:t xml:space="preserve"> Genet Mol Res, 2016. </w:t>
      </w:r>
      <w:r w:rsidRPr="0015184E">
        <w:rPr>
          <w:b/>
        </w:rPr>
        <w:t>15</w:t>
      </w:r>
      <w:r w:rsidRPr="0015184E">
        <w:t>(1)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11.</w:t>
      </w:r>
      <w:r w:rsidRPr="0015184E">
        <w:tab/>
        <w:t xml:space="preserve">Guzman, V.B., et al., </w:t>
      </w:r>
      <w:r w:rsidRPr="0015184E">
        <w:rPr>
          <w:i/>
        </w:rPr>
        <w:t>New approach reveals CD28 and IFNG gene interaction in the susceptibility to cervical cancer.</w:t>
      </w:r>
      <w:r w:rsidRPr="0015184E">
        <w:t xml:space="preserve"> Hum Mol Genet, 2008. </w:t>
      </w:r>
      <w:r w:rsidRPr="0015184E">
        <w:rPr>
          <w:b/>
        </w:rPr>
        <w:t>17</w:t>
      </w:r>
      <w:r w:rsidRPr="0015184E">
        <w:t>(12): p. 1838-44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12.</w:t>
      </w:r>
      <w:r w:rsidRPr="0015184E">
        <w:tab/>
        <w:t xml:space="preserve">Li, Y., et al., </w:t>
      </w:r>
      <w:r w:rsidRPr="0015184E">
        <w:rPr>
          <w:i/>
        </w:rPr>
        <w:t>The effect of polymorphisms in PD-1 gene on the risk of epithelial ovarian cancer and patients' outcomes.</w:t>
      </w:r>
      <w:r w:rsidRPr="0015184E">
        <w:t xml:space="preserve"> Gynecol Oncol, 2017. </w:t>
      </w:r>
      <w:r w:rsidRPr="0015184E">
        <w:rPr>
          <w:b/>
        </w:rPr>
        <w:t>144</w:t>
      </w:r>
      <w:r w:rsidRPr="0015184E">
        <w:t>(1): p. 140-145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13.</w:t>
      </w:r>
      <w:r w:rsidRPr="0015184E">
        <w:tab/>
        <w:t xml:space="preserve">Tan, D., L. Sheng, and Q.H. Yi, </w:t>
      </w:r>
      <w:r w:rsidRPr="0015184E">
        <w:rPr>
          <w:i/>
        </w:rPr>
        <w:t>Correlation of PD-1/PD-L1 polymorphisms and expressions with clinicopathologic features and prognosis of ovarian cancer.</w:t>
      </w:r>
      <w:r w:rsidRPr="0015184E">
        <w:t xml:space="preserve"> Cancer Biomark, 2018. </w:t>
      </w:r>
      <w:r w:rsidRPr="0015184E">
        <w:rPr>
          <w:b/>
        </w:rPr>
        <w:t>21</w:t>
      </w:r>
      <w:r w:rsidRPr="0015184E">
        <w:t>(2): p. 287-297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14.</w:t>
      </w:r>
      <w:r w:rsidRPr="0015184E">
        <w:tab/>
        <w:t xml:space="preserve">Ma, Y., et al., </w:t>
      </w:r>
      <w:r w:rsidRPr="0015184E">
        <w:rPr>
          <w:i/>
        </w:rPr>
        <w:t>Polymorphisms of co-inhibitory molecules (CTLA-4/PD-1/PD-L1) and the risk of non-small cell lung cancer in a Chinese population.</w:t>
      </w:r>
      <w:r w:rsidRPr="0015184E">
        <w:t xml:space="preserve"> Int J Clin Exp Med, 2015. </w:t>
      </w:r>
      <w:r w:rsidRPr="0015184E">
        <w:rPr>
          <w:b/>
        </w:rPr>
        <w:t>8</w:t>
      </w:r>
      <w:r w:rsidRPr="0015184E">
        <w:t>(9): p. 16585-91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15.</w:t>
      </w:r>
      <w:r w:rsidRPr="0015184E">
        <w:tab/>
        <w:t xml:space="preserve">Pirdelkhosh, Z., et al., </w:t>
      </w:r>
      <w:r w:rsidRPr="0015184E">
        <w:rPr>
          <w:i/>
        </w:rPr>
        <w:t>Investigation of Programmed Cell Death-1 (PD-1) Gene Variations at Positions PD1.3 and PD1.5 in Iranian Patients with Non-small Cell Lung Cancer.</w:t>
      </w:r>
      <w:r w:rsidRPr="0015184E">
        <w:t xml:space="preserve"> Middle East J. Cancer, 2018. </w:t>
      </w:r>
      <w:r w:rsidRPr="0015184E">
        <w:rPr>
          <w:b/>
        </w:rPr>
        <w:t>9</w:t>
      </w:r>
      <w:r w:rsidRPr="0015184E">
        <w:t>: p. 5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16.</w:t>
      </w:r>
      <w:r w:rsidRPr="0015184E">
        <w:tab/>
        <w:t xml:space="preserve">Qiu, H., et al., </w:t>
      </w:r>
      <w:r w:rsidRPr="0015184E">
        <w:rPr>
          <w:i/>
        </w:rPr>
        <w:t>Programmed death-1 (PD-1) polymorphisms in Chinese patients with esophageal cancer.</w:t>
      </w:r>
      <w:r w:rsidRPr="0015184E">
        <w:t xml:space="preserve"> Clin Biochem, 2014. </w:t>
      </w:r>
      <w:r w:rsidRPr="0015184E">
        <w:rPr>
          <w:b/>
        </w:rPr>
        <w:t>47</w:t>
      </w:r>
      <w:r w:rsidRPr="0015184E">
        <w:t>(7-8): p. 612-7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17.</w:t>
      </w:r>
      <w:r w:rsidRPr="0015184E">
        <w:tab/>
        <w:t xml:space="preserve">Zhou, R.M., et al., </w:t>
      </w:r>
      <w:r w:rsidRPr="0015184E">
        <w:rPr>
          <w:i/>
        </w:rPr>
        <w:t>Association of programmed death-1 polymorphisms with the risk and prognosis of esophageal squamous cell carcinoma.</w:t>
      </w:r>
      <w:r w:rsidRPr="0015184E">
        <w:t xml:space="preserve"> Cancer Genet, 2016. </w:t>
      </w:r>
      <w:r w:rsidRPr="0015184E">
        <w:rPr>
          <w:b/>
        </w:rPr>
        <w:t>209</w:t>
      </w:r>
      <w:r w:rsidRPr="0015184E">
        <w:t>(9): p. 365-375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18.</w:t>
      </w:r>
      <w:r w:rsidRPr="0015184E">
        <w:tab/>
        <w:t xml:space="preserve">Zang, B., C. Chen, and J.Q. Zhao, </w:t>
      </w:r>
      <w:r w:rsidRPr="0015184E">
        <w:rPr>
          <w:i/>
        </w:rPr>
        <w:t>PD-1 gene rs10204525 and rs7421861 polymorphisms are associated with increased risk and clinical features of esophageal cancer in a Chinese Han population.</w:t>
      </w:r>
      <w:r w:rsidRPr="0015184E">
        <w:t xml:space="preserve"> Aging (Albany NY), 2020. </w:t>
      </w:r>
      <w:r w:rsidRPr="0015184E">
        <w:rPr>
          <w:b/>
        </w:rPr>
        <w:t>12</w:t>
      </w:r>
      <w:r w:rsidRPr="0015184E">
        <w:t>(4): p. 3771-3790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lastRenderedPageBreak/>
        <w:t>19.</w:t>
      </w:r>
      <w:r w:rsidRPr="0015184E">
        <w:tab/>
        <w:t xml:space="preserve">Tang, W., et al., </w:t>
      </w:r>
      <w:r w:rsidRPr="0015184E">
        <w:rPr>
          <w:i/>
        </w:rPr>
        <w:t>Programmed death-1 polymorphisms is associated with risk of esophagogastric junction adenocarcinoma in the Chinese Han population: A case-control study involving 2,740 subjects.</w:t>
      </w:r>
      <w:r w:rsidRPr="0015184E">
        <w:t xml:space="preserve"> Oncotarget, 2017. </w:t>
      </w:r>
      <w:r w:rsidRPr="0015184E">
        <w:rPr>
          <w:b/>
        </w:rPr>
        <w:t>8</w:t>
      </w:r>
      <w:r w:rsidRPr="0015184E">
        <w:t>(24): p. 39198-39208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20.</w:t>
      </w:r>
      <w:r w:rsidRPr="0015184E">
        <w:tab/>
        <w:t xml:space="preserve">Savabkar, S., et al., </w:t>
      </w:r>
      <w:r w:rsidRPr="0015184E">
        <w:rPr>
          <w:i/>
        </w:rPr>
        <w:t>Programmed death-1 gene polymorphism (PD-1.5 C/T) is associated with gastric cancer.</w:t>
      </w:r>
      <w:r w:rsidRPr="0015184E">
        <w:t xml:space="preserve"> Gastroenterol Hepatol Bed Bench, 2013. </w:t>
      </w:r>
      <w:r w:rsidRPr="0015184E">
        <w:rPr>
          <w:b/>
        </w:rPr>
        <w:t>6</w:t>
      </w:r>
      <w:r w:rsidRPr="0015184E">
        <w:t>(4): p. 178-82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21.</w:t>
      </w:r>
      <w:r w:rsidRPr="0015184E">
        <w:tab/>
        <w:t xml:space="preserve">Tang, W., et al., </w:t>
      </w:r>
      <w:r w:rsidRPr="0015184E">
        <w:rPr>
          <w:i/>
        </w:rPr>
        <w:t>Programmed death-1 (PD-1) polymorphism is associated with gastric cardia adenocarcinoma.</w:t>
      </w:r>
      <w:r w:rsidRPr="0015184E">
        <w:t xml:space="preserve"> Int J Clin Exp Med, 2015. </w:t>
      </w:r>
      <w:r w:rsidRPr="0015184E">
        <w:rPr>
          <w:b/>
        </w:rPr>
        <w:t>8</w:t>
      </w:r>
      <w:r w:rsidRPr="0015184E">
        <w:t>(5): p. 8086-93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22.</w:t>
      </w:r>
      <w:r w:rsidRPr="0015184E">
        <w:tab/>
        <w:t xml:space="preserve">Shamsdin, S.A., et al., </w:t>
      </w:r>
      <w:r w:rsidRPr="0015184E">
        <w:rPr>
          <w:i/>
        </w:rPr>
        <w:t>Associations of ICOS and PD.1 Gene Variants with Colon Cancer Risk in The Iranian Population.</w:t>
      </w:r>
      <w:r w:rsidRPr="0015184E">
        <w:t xml:space="preserve"> Asian Pac J Cancer Prev, 2018. </w:t>
      </w:r>
      <w:r w:rsidRPr="0015184E">
        <w:rPr>
          <w:b/>
        </w:rPr>
        <w:t>19</w:t>
      </w:r>
      <w:r w:rsidRPr="0015184E">
        <w:t>(3): p. 693-698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23.</w:t>
      </w:r>
      <w:r w:rsidRPr="0015184E">
        <w:tab/>
        <w:t xml:space="preserve">Yousefi, A.R., et al., </w:t>
      </w:r>
      <w:r w:rsidRPr="0015184E">
        <w:rPr>
          <w:i/>
        </w:rPr>
        <w:t>PD-1Gene Polymorphisms in Iranian Patients With Colorectal Cancer.</w:t>
      </w:r>
      <w:r w:rsidRPr="0015184E">
        <w:t xml:space="preserve"> Laboratory Medicine, 2013. </w:t>
      </w:r>
      <w:r w:rsidRPr="0015184E">
        <w:rPr>
          <w:b/>
        </w:rPr>
        <w:t>44</w:t>
      </w:r>
      <w:r w:rsidRPr="0015184E">
        <w:t>(3): p. 241-244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24.</w:t>
      </w:r>
      <w:r w:rsidRPr="0015184E">
        <w:tab/>
        <w:t xml:space="preserve">Mojtahedi, Z., et al., </w:t>
      </w:r>
      <w:r w:rsidRPr="0015184E">
        <w:rPr>
          <w:i/>
        </w:rPr>
        <w:t>Programmed death-1 gene polymorphism (PD-1.5 C/T) is associated with colon cancer.</w:t>
      </w:r>
      <w:r w:rsidRPr="0015184E">
        <w:t xml:space="preserve"> Gene, 2012. </w:t>
      </w:r>
      <w:r w:rsidRPr="0015184E">
        <w:rPr>
          <w:b/>
        </w:rPr>
        <w:t>508</w:t>
      </w:r>
      <w:r w:rsidRPr="0015184E">
        <w:t>(2): p. 229-32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25.</w:t>
      </w:r>
      <w:r w:rsidRPr="0015184E">
        <w:tab/>
        <w:t xml:space="preserve">Ge, J., et al., </w:t>
      </w:r>
      <w:r w:rsidRPr="0015184E">
        <w:rPr>
          <w:i/>
        </w:rPr>
        <w:t>Association between co-inhibitory molecule gene tagging single nucleotide polymorphisms and the risk of colorectal cancer in Chinese.</w:t>
      </w:r>
      <w:r w:rsidRPr="0015184E">
        <w:t xml:space="preserve"> J Cancer Res Clin Oncol, 2015. </w:t>
      </w:r>
      <w:r w:rsidRPr="0015184E">
        <w:rPr>
          <w:b/>
        </w:rPr>
        <w:t>141</w:t>
      </w:r>
      <w:r w:rsidRPr="0015184E">
        <w:t>(9): p. 1533-44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26.</w:t>
      </w:r>
      <w:r w:rsidRPr="0015184E">
        <w:tab/>
        <w:t xml:space="preserve">Li, Z., et al., </w:t>
      </w:r>
      <w:r w:rsidRPr="0015184E">
        <w:rPr>
          <w:i/>
        </w:rPr>
        <w:t>Genetic variations of PD1 and TIM3 are differentially and interactively associated with the development of cirrhosis and HCC in patients with chronic HBV infection.</w:t>
      </w:r>
      <w:r w:rsidRPr="0015184E">
        <w:t xml:space="preserve"> Infect Genet Evol, 2013. </w:t>
      </w:r>
      <w:r w:rsidRPr="0015184E">
        <w:rPr>
          <w:b/>
        </w:rPr>
        <w:t>14</w:t>
      </w:r>
      <w:r w:rsidRPr="0015184E">
        <w:t>: p. 240-6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27.</w:t>
      </w:r>
      <w:r w:rsidRPr="0015184E">
        <w:tab/>
        <w:t xml:space="preserve">Ramzi, M., et al., </w:t>
      </w:r>
      <w:r w:rsidRPr="0015184E">
        <w:rPr>
          <w:i/>
        </w:rPr>
        <w:t>Genetic Variation of Costimulatory Molecules, Including Cytotoxic T-Lymphocyte Antigen 4, Inducible T-Cell Costimulator, Cluster Differentiation 28, and Programmed Cell Death 1 Genes, in Iranian Patients With Leukemia.</w:t>
      </w:r>
      <w:r w:rsidRPr="0015184E">
        <w:t xml:space="preserve"> Exp Clin Transplant, 2018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28.</w:t>
      </w:r>
      <w:r w:rsidRPr="0015184E">
        <w:tab/>
        <w:t xml:space="preserve">Haghshenas, M.R., et al., </w:t>
      </w:r>
      <w:r w:rsidRPr="0015184E">
        <w:rPr>
          <w:i/>
        </w:rPr>
        <w:t>Association of PDCD1 gene markers with susceptibility to thyroid cancer.</w:t>
      </w:r>
      <w:r w:rsidRPr="0015184E">
        <w:t xml:space="preserve"> J Endocrinol Invest, 2017. </w:t>
      </w:r>
      <w:r w:rsidRPr="0015184E">
        <w:rPr>
          <w:b/>
        </w:rPr>
        <w:t>40</w:t>
      </w:r>
      <w:r w:rsidRPr="0015184E">
        <w:t>(5): p. 481-486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29.</w:t>
      </w:r>
      <w:r w:rsidRPr="0015184E">
        <w:tab/>
        <w:t xml:space="preserve">Namavar Jahromi, F., et al., </w:t>
      </w:r>
      <w:r w:rsidRPr="0015184E">
        <w:rPr>
          <w:i/>
        </w:rPr>
        <w:t>Association of PD-1.5 C/T, but Not PD-1.3 G/A, with Malignant and Benign Brain Tumors in Iranian Patients.</w:t>
      </w:r>
      <w:r w:rsidRPr="0015184E">
        <w:t xml:space="preserve"> Immunol Invest, 2017. </w:t>
      </w:r>
      <w:r w:rsidRPr="0015184E">
        <w:rPr>
          <w:b/>
        </w:rPr>
        <w:t>46</w:t>
      </w:r>
      <w:r w:rsidRPr="0015184E">
        <w:t>(5): p. 469-480.</w:t>
      </w:r>
    </w:p>
    <w:p w:rsidR="0015184E" w:rsidRPr="0015184E" w:rsidRDefault="0015184E" w:rsidP="0015184E">
      <w:pPr>
        <w:pStyle w:val="EndNoteBibliography"/>
        <w:ind w:left="720" w:hanging="720"/>
      </w:pPr>
      <w:r w:rsidRPr="0015184E">
        <w:t>30.</w:t>
      </w:r>
      <w:r w:rsidRPr="0015184E">
        <w:tab/>
        <w:t xml:space="preserve">Fathi, F., et al., </w:t>
      </w:r>
      <w:r w:rsidRPr="0015184E">
        <w:rPr>
          <w:i/>
        </w:rPr>
        <w:t>Association of programmed death-1 gene polymorphisms with the risk of basal cell carcinoma.</w:t>
      </w:r>
      <w:r w:rsidRPr="0015184E">
        <w:t xml:space="preserve"> Int J Immunogenet, 2019. </w:t>
      </w:r>
      <w:r w:rsidRPr="0015184E">
        <w:rPr>
          <w:b/>
        </w:rPr>
        <w:t>46</w:t>
      </w:r>
      <w:r w:rsidRPr="0015184E">
        <w:t>(6): p. 444-450.</w:t>
      </w:r>
    </w:p>
    <w:p w:rsidR="00411118" w:rsidRPr="00B442C0" w:rsidRDefault="00B117F4">
      <w:pPr>
        <w:rPr>
          <w:lang w:val="en-US"/>
        </w:rPr>
      </w:pPr>
      <w:r>
        <w:rPr>
          <w:lang w:val="en-US"/>
        </w:rPr>
        <w:fldChar w:fldCharType="end"/>
      </w:r>
    </w:p>
    <w:sectPr w:rsidR="00411118" w:rsidRPr="00B442C0" w:rsidSect="00633B0C">
      <w:pgSz w:w="16838" w:h="11906" w:orient="landscape"/>
      <w:pgMar w:top="567" w:right="567" w:bottom="567" w:left="56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se9z9s8r2asaezttzv95x6ftz5std5w099&quot;&gt;My EndNote Library Copy&lt;record-ids&gt;&lt;item&gt;380&lt;/item&gt;&lt;item&gt;441&lt;/item&gt;&lt;item&gt;445&lt;/item&gt;&lt;item&gt;455&lt;/item&gt;&lt;item&gt;457&lt;/item&gt;&lt;item&gt;470&lt;/item&gt;&lt;item&gt;472&lt;/item&gt;&lt;item&gt;477&lt;/item&gt;&lt;item&gt;480&lt;/item&gt;&lt;item&gt;482&lt;/item&gt;&lt;item&gt;483&lt;/item&gt;&lt;item&gt;484&lt;/item&gt;&lt;item&gt;485&lt;/item&gt;&lt;item&gt;486&lt;/item&gt;&lt;item&gt;489&lt;/item&gt;&lt;item&gt;490&lt;/item&gt;&lt;item&gt;494&lt;/item&gt;&lt;item&gt;496&lt;/item&gt;&lt;item&gt;502&lt;/item&gt;&lt;item&gt;504&lt;/item&gt;&lt;item&gt;505&lt;/item&gt;&lt;item&gt;506&lt;/item&gt;&lt;item&gt;511&lt;/item&gt;&lt;item&gt;512&lt;/item&gt;&lt;item&gt;513&lt;/item&gt;&lt;item&gt;514&lt;/item&gt;&lt;item&gt;515&lt;/item&gt;&lt;item&gt;516&lt;/item&gt;&lt;item&gt;517&lt;/item&gt;&lt;item&gt;521&lt;/item&gt;&lt;/record-ids&gt;&lt;/item&gt;&lt;/Libraries&gt;"/>
  </w:docVars>
  <w:rsids>
    <w:rsidRoot w:val="005B1FBC"/>
    <w:rsid w:val="00002F10"/>
    <w:rsid w:val="0001069F"/>
    <w:rsid w:val="0001287E"/>
    <w:rsid w:val="0005573C"/>
    <w:rsid w:val="00074EDF"/>
    <w:rsid w:val="000E6178"/>
    <w:rsid w:val="001129B9"/>
    <w:rsid w:val="00124C37"/>
    <w:rsid w:val="0015184E"/>
    <w:rsid w:val="001A2FC9"/>
    <w:rsid w:val="002C3015"/>
    <w:rsid w:val="00337B96"/>
    <w:rsid w:val="00361F3B"/>
    <w:rsid w:val="003F6505"/>
    <w:rsid w:val="00411118"/>
    <w:rsid w:val="0046473D"/>
    <w:rsid w:val="004F5B5A"/>
    <w:rsid w:val="00545CC1"/>
    <w:rsid w:val="00582BBD"/>
    <w:rsid w:val="00586335"/>
    <w:rsid w:val="005B1FBC"/>
    <w:rsid w:val="005D2E94"/>
    <w:rsid w:val="006211C9"/>
    <w:rsid w:val="00630B08"/>
    <w:rsid w:val="00633B0C"/>
    <w:rsid w:val="006502AC"/>
    <w:rsid w:val="006A1E7F"/>
    <w:rsid w:val="006A4814"/>
    <w:rsid w:val="006D1A4C"/>
    <w:rsid w:val="00700E1B"/>
    <w:rsid w:val="00720218"/>
    <w:rsid w:val="007778EA"/>
    <w:rsid w:val="0081755E"/>
    <w:rsid w:val="00863281"/>
    <w:rsid w:val="008E0FBA"/>
    <w:rsid w:val="00936080"/>
    <w:rsid w:val="009407AA"/>
    <w:rsid w:val="00962703"/>
    <w:rsid w:val="00976566"/>
    <w:rsid w:val="009E5998"/>
    <w:rsid w:val="00A41434"/>
    <w:rsid w:val="00A535F1"/>
    <w:rsid w:val="00A6046A"/>
    <w:rsid w:val="00AE1930"/>
    <w:rsid w:val="00B117F4"/>
    <w:rsid w:val="00B442C0"/>
    <w:rsid w:val="00C66D46"/>
    <w:rsid w:val="00CD646B"/>
    <w:rsid w:val="00D37451"/>
    <w:rsid w:val="00D64F64"/>
    <w:rsid w:val="00E558C8"/>
    <w:rsid w:val="00E77539"/>
    <w:rsid w:val="00EC19F0"/>
    <w:rsid w:val="00EC4A8E"/>
    <w:rsid w:val="00EE7581"/>
    <w:rsid w:val="00F438E5"/>
    <w:rsid w:val="00FD2E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5B1FBC"/>
    <w:pPr>
      <w:spacing w:after="0" w:line="240" w:lineRule="auto"/>
      <w:ind w:firstLine="425"/>
      <w:jc w:val="both"/>
    </w:p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table" w:styleId="Tabela-Siatka">
    <w:name w:val="Table Grid"/>
    <w:basedOn w:val="Standardowy"/>
    <w:uiPriority w:val="59"/>
    <w:rsid w:val="005B1FBC"/>
    <w:pPr>
      <w:spacing w:after="0" w:line="240" w:lineRule="auto"/>
      <w:ind w:firstLine="425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ny"/>
    <w:link w:val="EndNoteBibliographyTitleZnak"/>
    <w:rsid w:val="00863281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Znak">
    <w:name w:val="EndNote Bibliography Title Znak"/>
    <w:basedOn w:val="Domylnaczcionkaakapitu"/>
    <w:link w:val="EndNoteBibliographyTitle"/>
    <w:rsid w:val="0086328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ny"/>
    <w:link w:val="EndNoteBibliographyZnak"/>
    <w:rsid w:val="00863281"/>
    <w:rPr>
      <w:rFonts w:ascii="Calibri" w:hAnsi="Calibri"/>
      <w:noProof/>
      <w:lang w:val="en-US"/>
    </w:rPr>
  </w:style>
  <w:style w:type="character" w:customStyle="1" w:styleId="EndNoteBibliographyZnak">
    <w:name w:val="EndNote Bibliography Znak"/>
    <w:basedOn w:val="Domylnaczcionkaakapitu"/>
    <w:link w:val="EndNoteBibliography"/>
    <w:rsid w:val="00863281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pl-PL" w:eastAsia="pl-PL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C7F67B-9AF3-49CB-8655-D8240A5166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7</TotalTime>
  <Pages>3</Pages>
  <Words>2955</Words>
  <Characters>17732</Characters>
  <Application>Microsoft Office Word</Application>
  <DocSecurity>0</DocSecurity>
  <Lines>147</Lines>
  <Paragraphs>41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6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a</dc:creator>
  <cp:keywords/>
  <dc:description/>
  <cp:lastModifiedBy>Monika Jasek</cp:lastModifiedBy>
  <cp:revision>46</cp:revision>
  <dcterms:created xsi:type="dcterms:W3CDTF">2020-08-15T18:14:00Z</dcterms:created>
  <dcterms:modified xsi:type="dcterms:W3CDTF">2020-11-08T10:15:00Z</dcterms:modified>
</cp:coreProperties>
</file>